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500A5E" w14:textId="5A750194" w:rsidR="004439C4" w:rsidRPr="00441663" w:rsidRDefault="00441663" w:rsidP="00441663">
      <w:pPr>
        <w:spacing w:line="276" w:lineRule="auto"/>
        <w:jc w:val="center"/>
        <w:rPr>
          <w:b/>
          <w:bCs/>
        </w:rPr>
      </w:pPr>
      <w:r w:rsidRPr="00441663">
        <w:rPr>
          <w:b/>
          <w:bCs/>
        </w:rPr>
        <w:t xml:space="preserve">Choosing What </w:t>
      </w:r>
      <w:proofErr w:type="gramStart"/>
      <w:r w:rsidRPr="00441663">
        <w:rPr>
          <w:b/>
          <w:bCs/>
        </w:rPr>
        <w:t>To</w:t>
      </w:r>
      <w:proofErr w:type="gramEnd"/>
      <w:r w:rsidRPr="00441663">
        <w:rPr>
          <w:b/>
          <w:bCs/>
        </w:rPr>
        <w:t xml:space="preserve"> Think </w:t>
      </w:r>
    </w:p>
    <w:p w14:paraId="57B616ED" w14:textId="04579A2C" w:rsidR="00441663" w:rsidRPr="00A01E4C" w:rsidRDefault="00441663" w:rsidP="00A01E4C">
      <w:pPr>
        <w:spacing w:line="276" w:lineRule="auto"/>
        <w:jc w:val="center"/>
      </w:pPr>
      <w:r>
        <w:t xml:space="preserve">Dakota Jones </w:t>
      </w:r>
    </w:p>
    <w:p w14:paraId="4C083395" w14:textId="5355E528" w:rsidR="000226D1" w:rsidRPr="00AC4D82" w:rsidRDefault="000226D1" w:rsidP="000226D1">
      <w:pPr>
        <w:spacing w:line="480" w:lineRule="auto"/>
        <w:ind w:firstLine="720"/>
        <w:rPr>
          <w:color w:val="222222"/>
        </w:rPr>
      </w:pPr>
      <w:r w:rsidRPr="00AC4D82">
        <w:rPr>
          <w:color w:val="222222"/>
        </w:rPr>
        <w:t xml:space="preserve">When I think, it is often something that I am doing, that I am in control of, that I am responsible for.  It would trivially imply that there are at least some cases of mental action. </w:t>
      </w:r>
      <w:r w:rsidR="00441663" w:rsidRPr="00AC4D82">
        <w:rPr>
          <w:color w:val="222222"/>
        </w:rPr>
        <w:t>Galen Strawson</w:t>
      </w:r>
      <w:r w:rsidRPr="00AC4D82">
        <w:rPr>
          <w:color w:val="222222"/>
        </w:rPr>
        <w:t>, in his paper “Mental Ballistics or the Involuntariness of Spontaneity”, argues it is impossible for thought to be active. For if it was, the argument goes, we’d be stuck in an infinite regress of mental activity.  He concludes that w</w:t>
      </w:r>
      <w:r w:rsidR="004D70BD" w:rsidRPr="00AC4D82">
        <w:rPr>
          <w:color w:val="222222"/>
        </w:rPr>
        <w:t xml:space="preserve">hile we can take actions with our body, we can never choose what to think, at least not directly.  </w:t>
      </w:r>
    </w:p>
    <w:p w14:paraId="2356E624" w14:textId="6FCA6B51" w:rsidR="00A91670" w:rsidRPr="00AC4D82" w:rsidRDefault="000226D1" w:rsidP="00A01E4C">
      <w:pPr>
        <w:spacing w:line="480" w:lineRule="auto"/>
        <w:ind w:firstLine="720"/>
        <w:rPr>
          <w:color w:val="222222"/>
        </w:rPr>
      </w:pPr>
      <w:r w:rsidRPr="00AC4D82">
        <w:rPr>
          <w:color w:val="222222"/>
        </w:rPr>
        <w:t xml:space="preserve">Strawson’s argument relies on the intentional theory of action (CITE CITE). So, one easy way out is simply </w:t>
      </w:r>
      <w:proofErr w:type="gramStart"/>
      <w:r w:rsidRPr="00AC4D82">
        <w:rPr>
          <w:color w:val="222222"/>
        </w:rPr>
        <w:t>deny</w:t>
      </w:r>
      <w:proofErr w:type="gramEnd"/>
      <w:r w:rsidRPr="00AC4D82">
        <w:rPr>
          <w:color w:val="222222"/>
        </w:rPr>
        <w:t xml:space="preserve"> </w:t>
      </w:r>
      <w:r w:rsidR="009055F0" w:rsidRPr="00AC4D82">
        <w:rPr>
          <w:color w:val="222222"/>
        </w:rPr>
        <w:t xml:space="preserve">intention is a necessary condition upon action. But even if it is </w:t>
      </w:r>
      <w:r w:rsidR="009055F0" w:rsidRPr="00AC4D82">
        <w:rPr>
          <w:i/>
          <w:iCs/>
          <w:color w:val="222222"/>
        </w:rPr>
        <w:t xml:space="preserve">very </w:t>
      </w:r>
      <w:r w:rsidR="009055F0" w:rsidRPr="00AC4D82">
        <w:rPr>
          <w:color w:val="222222"/>
        </w:rPr>
        <w:t xml:space="preserve">intuitive that thoughts can be active, rejecting an entire theory of action </w:t>
      </w:r>
      <w:proofErr w:type="gramStart"/>
      <w:r w:rsidR="009055F0" w:rsidRPr="00AC4D82">
        <w:rPr>
          <w:color w:val="222222"/>
        </w:rPr>
        <w:t>in order to</w:t>
      </w:r>
      <w:proofErr w:type="gramEnd"/>
      <w:r w:rsidR="009055F0" w:rsidRPr="00AC4D82">
        <w:rPr>
          <w:color w:val="222222"/>
        </w:rPr>
        <w:t xml:space="preserve"> save the intuition seems like an </w:t>
      </w:r>
      <w:proofErr w:type="spellStart"/>
      <w:r w:rsidR="009055F0" w:rsidRPr="00AC4D82">
        <w:rPr>
          <w:color w:val="222222"/>
        </w:rPr>
        <w:t>undo</w:t>
      </w:r>
      <w:proofErr w:type="spellEnd"/>
      <w:r w:rsidR="009055F0" w:rsidRPr="00AC4D82">
        <w:rPr>
          <w:color w:val="222222"/>
        </w:rPr>
        <w:t xml:space="preserve"> burden. I provide another way out of Strawson’s regress. </w:t>
      </w:r>
    </w:p>
    <w:p w14:paraId="6B5B64F4" w14:textId="77777777" w:rsidR="00A01E4C" w:rsidRPr="00AC4D82" w:rsidRDefault="00A01E4C" w:rsidP="00A01E4C">
      <w:pPr>
        <w:spacing w:line="480" w:lineRule="auto"/>
        <w:ind w:firstLine="720"/>
        <w:rPr>
          <w:color w:val="222222"/>
        </w:rPr>
      </w:pPr>
      <w:r w:rsidRPr="00AC4D82">
        <w:rPr>
          <w:color w:val="222222"/>
        </w:rPr>
        <w:t xml:space="preserve">Strawson’s argument rests on the idea that the intention to think PHI, is itself a thought containing PHI. All that is required to stop the regress is an account which allows concepts to be represented in at least two ways. </w:t>
      </w:r>
      <w:r w:rsidR="0065785F" w:rsidRPr="00AC4D82">
        <w:rPr>
          <w:color w:val="222222"/>
        </w:rPr>
        <w:t xml:space="preserve">I use Angela Mendolovici’s recent account of </w:t>
      </w:r>
      <w:r w:rsidR="00DE5047" w:rsidRPr="00AC4D82">
        <w:rPr>
          <w:color w:val="222222"/>
        </w:rPr>
        <w:t xml:space="preserve">the immediate and reflective senses of </w:t>
      </w:r>
      <w:r w:rsidR="0065785F" w:rsidRPr="00AC4D82">
        <w:rPr>
          <w:color w:val="222222"/>
        </w:rPr>
        <w:t>concepts</w:t>
      </w:r>
      <w:r w:rsidR="00DE5047" w:rsidRPr="00AC4D82">
        <w:rPr>
          <w:color w:val="222222"/>
        </w:rPr>
        <w:t xml:space="preserve"> as an example of such a theory </w:t>
      </w:r>
      <w:r w:rsidR="00DE5047" w:rsidRPr="00AC4D82">
        <w:rPr>
          <w:color w:val="222222"/>
        </w:rPr>
        <w:fldChar w:fldCharType="begin"/>
      </w:r>
      <w:r w:rsidR="00DE5047" w:rsidRPr="00AC4D82">
        <w:rPr>
          <w:color w:val="222222"/>
        </w:rPr>
        <w:instrText xml:space="preserve"> ADDIN ZOTERO_ITEM CSL_CITATION {"citationID":"4IWMVp1a","properties":{"formattedCitation":"(2019)","plainCitation":"(2019)","noteIndex":0},"citationItems":[{"id":63,"uris":["http://zotero.org/users/13213815/items/FJT63N45"],"itemData":{"id":63,"type":"chapter","container-title":"Perception, Cognition, and Aesthetics","page":"187–209","publisher":"New York: Routledge","source":"PhilPapers","title":"Immediate and Reflective Senses","author":[{"family":"Mendelovici","given":"Angela"}],"editor":[{"family":"Shottenkirk","given":"Dena"},{"family":"Curado","given":"Manuel"},{"family":"Gouveia","given":"Steven"}],"issued":{"date-parts":[["2019"]]}},"suppress-author":true}],"schema":"https://github.com/citation-style-language/schema/raw/master/csl-citation.json"} </w:instrText>
      </w:r>
      <w:r w:rsidR="00DE5047" w:rsidRPr="00AC4D82">
        <w:rPr>
          <w:color w:val="222222"/>
        </w:rPr>
        <w:fldChar w:fldCharType="separate"/>
      </w:r>
      <w:r w:rsidR="00DE5047" w:rsidRPr="00AC4D82">
        <w:rPr>
          <w:noProof/>
          <w:color w:val="222222"/>
        </w:rPr>
        <w:t>(2019)</w:t>
      </w:r>
      <w:r w:rsidR="00DE5047" w:rsidRPr="00AC4D82">
        <w:rPr>
          <w:color w:val="222222"/>
        </w:rPr>
        <w:fldChar w:fldCharType="end"/>
      </w:r>
      <w:r w:rsidR="00DE5047" w:rsidRPr="00AC4D82">
        <w:rPr>
          <w:color w:val="222222"/>
        </w:rPr>
        <w:t xml:space="preserve">. </w:t>
      </w:r>
    </w:p>
    <w:p w14:paraId="509020F7" w14:textId="2968CF38" w:rsidR="00441663" w:rsidRPr="00AC4D82" w:rsidRDefault="00A01E4C" w:rsidP="00A01E4C">
      <w:pPr>
        <w:spacing w:line="480" w:lineRule="auto"/>
        <w:ind w:firstLine="720"/>
        <w:rPr>
          <w:color w:val="222222"/>
        </w:rPr>
      </w:pPr>
      <w:r w:rsidRPr="00AC4D82">
        <w:rPr>
          <w:color w:val="222222"/>
        </w:rPr>
        <w:t>From this there are at least two meaningful upshots. Several</w:t>
      </w:r>
      <w:r w:rsidR="004D70BD" w:rsidRPr="00AC4D82">
        <w:rPr>
          <w:color w:val="222222"/>
        </w:rPr>
        <w:t xml:space="preserve"> philosophers have offered accounts </w:t>
      </w:r>
      <w:r w:rsidRPr="00AC4D82">
        <w:rPr>
          <w:color w:val="222222"/>
        </w:rPr>
        <w:t>which require or assume thought can be active, no one</w:t>
      </w:r>
      <w:r w:rsidR="004D70BD" w:rsidRPr="00AC4D82">
        <w:rPr>
          <w:color w:val="222222"/>
        </w:rPr>
        <w:t xml:space="preserve"> in the literature has yet shown where Strawson’s argument goes wrong. Thus, </w:t>
      </w:r>
      <w:r w:rsidRPr="00AC4D82">
        <w:rPr>
          <w:color w:val="222222"/>
        </w:rPr>
        <w:t xml:space="preserve">by rebutting the regress we help these accounts get off the ground. Additionally, insofar as we believe there is active </w:t>
      </w:r>
      <w:r w:rsidRPr="00AC4D82">
        <w:rPr>
          <w:color w:val="222222"/>
        </w:rPr>
        <w:lastRenderedPageBreak/>
        <w:t xml:space="preserve">thought, we also get a desideratum for any account of concepts. Namely, </w:t>
      </w:r>
      <w:r w:rsidR="00AC4D82" w:rsidRPr="00AC4D82">
        <w:rPr>
          <w:color w:val="222222"/>
        </w:rPr>
        <w:t xml:space="preserve">any account must allow for concepts to be represented in two or more ways. </w:t>
      </w:r>
    </w:p>
    <w:p w14:paraId="3BA32806" w14:textId="620CE11B" w:rsidR="0058136B" w:rsidRDefault="00AC4D82" w:rsidP="0058136B">
      <w:pPr>
        <w:pStyle w:val="Heading2"/>
      </w:pPr>
      <w:r w:rsidRPr="00AC4D82">
        <w:t>Section 1: Strawson’s Argument</w:t>
      </w:r>
    </w:p>
    <w:p w14:paraId="68C1C76F" w14:textId="0B3225C5" w:rsidR="00AC4D82" w:rsidRPr="00AC4D82" w:rsidRDefault="0058136B" w:rsidP="00AC4D82">
      <w:pPr>
        <w:spacing w:line="480" w:lineRule="auto"/>
        <w:ind w:firstLine="720"/>
        <w:rPr>
          <w:color w:val="222222"/>
        </w:rPr>
      </w:pPr>
      <w:r>
        <w:rPr>
          <w:color w:val="222222"/>
        </w:rPr>
        <w:t xml:space="preserve">Strawson’s argument occurs rather quickly. Thus, it is necessary to build it into an argument with premises we can either accept or deny. To begin, Strawson </w:t>
      </w:r>
      <w:r w:rsidR="00AC4D82">
        <w:rPr>
          <w:color w:val="222222"/>
        </w:rPr>
        <w:t xml:space="preserve">considers two examples we might take to be paradigmatic examples of </w:t>
      </w:r>
      <w:r w:rsidR="007B5C58">
        <w:rPr>
          <w:color w:val="222222"/>
        </w:rPr>
        <w:t>active thought</w:t>
      </w:r>
      <w:r w:rsidR="00AC4D82">
        <w:rPr>
          <w:color w:val="222222"/>
        </w:rPr>
        <w:t xml:space="preserve">: </w:t>
      </w:r>
    </w:p>
    <w:p w14:paraId="1DAF9DB7" w14:textId="77777777" w:rsidR="00AC4D82" w:rsidRPr="0058136B" w:rsidRDefault="00AC4D82" w:rsidP="0058136B">
      <w:pPr>
        <w:pStyle w:val="Quote"/>
      </w:pPr>
      <w:r w:rsidRPr="0058136B">
        <w:t>Mr. Jefferson says, “I am now going to think ‘grass is green,’” then has the thought “grass is green.”</w:t>
      </w:r>
    </w:p>
    <w:p w14:paraId="2841893B" w14:textId="41D66BED" w:rsidR="0058136B" w:rsidRPr="0058136B" w:rsidRDefault="00AC4D82" w:rsidP="0058136B">
      <w:pPr>
        <w:pStyle w:val="Quote"/>
      </w:pPr>
      <w:r w:rsidRPr="0058136B">
        <w:t>Mr. Jefferson says, “I am going to have a random thought,” and then has the thought “Swifts live their lives on the wing.”</w:t>
      </w:r>
    </w:p>
    <w:p w14:paraId="2CCF9C66" w14:textId="2A2EFF9C" w:rsidR="00AC4D82" w:rsidRDefault="0058136B" w:rsidP="00AC4D82">
      <w:pPr>
        <w:spacing w:line="480" w:lineRule="auto"/>
        <w:rPr>
          <w:rFonts w:asciiTheme="majorHAnsi" w:hAnsiTheme="majorHAnsi"/>
          <w:color w:val="222222"/>
        </w:rPr>
      </w:pPr>
      <w:r>
        <w:rPr>
          <w:rFonts w:asciiTheme="majorHAnsi" w:hAnsiTheme="majorHAnsi"/>
          <w:color w:val="222222"/>
        </w:rPr>
        <w:t xml:space="preserve">Both cases, Strawson argues, fail to be cases of active thought. In showing this, Strawson assumes a causal theory of action. For PHI to be active, it must be caused by a prior intention to PHI </w:t>
      </w:r>
      <w:r>
        <w:rPr>
          <w:rFonts w:asciiTheme="majorHAnsi" w:hAnsiTheme="majorHAnsi"/>
          <w:color w:val="222222"/>
        </w:rPr>
        <w:t xml:space="preserve">(henceforth </w:t>
      </w:r>
      <w:r w:rsidRPr="0058136B">
        <w:rPr>
          <w:rFonts w:asciiTheme="majorHAnsi" w:hAnsiTheme="majorHAnsi"/>
          <w:i/>
          <w:iCs/>
          <w:color w:val="222222"/>
        </w:rPr>
        <w:t>I(PHI</w:t>
      </w:r>
      <w:r>
        <w:rPr>
          <w:rFonts w:asciiTheme="majorHAnsi" w:hAnsiTheme="majorHAnsi"/>
          <w:i/>
          <w:iCs/>
          <w:color w:val="222222"/>
        </w:rPr>
        <w:t>)</w:t>
      </w:r>
      <w:r w:rsidRPr="0058136B">
        <w:rPr>
          <w:rFonts w:asciiTheme="majorHAnsi" w:hAnsiTheme="majorHAnsi"/>
          <w:i/>
          <w:iCs/>
          <w:color w:val="222222"/>
        </w:rPr>
        <w:t>)</w:t>
      </w:r>
      <w:r>
        <w:rPr>
          <w:rFonts w:asciiTheme="majorHAnsi" w:hAnsiTheme="majorHAnsi"/>
          <w:color w:val="222222"/>
        </w:rPr>
        <w:t xml:space="preserve">. Where, </w:t>
      </w:r>
      <w:r w:rsidRPr="0058136B">
        <w:rPr>
          <w:rFonts w:asciiTheme="majorHAnsi" w:hAnsiTheme="majorHAnsi"/>
          <w:i/>
          <w:iCs/>
          <w:color w:val="222222"/>
        </w:rPr>
        <w:t>I(PHI</w:t>
      </w:r>
      <w:r>
        <w:rPr>
          <w:rFonts w:asciiTheme="majorHAnsi" w:hAnsiTheme="majorHAnsi"/>
          <w:color w:val="222222"/>
        </w:rPr>
        <w:t xml:space="preserve">) </w:t>
      </w:r>
      <w:proofErr w:type="gramStart"/>
      <w:r>
        <w:rPr>
          <w:rFonts w:asciiTheme="majorHAnsi" w:hAnsiTheme="majorHAnsi"/>
          <w:color w:val="222222"/>
        </w:rPr>
        <w:t>is</w:t>
      </w:r>
      <w:proofErr w:type="gramEnd"/>
      <w:r>
        <w:rPr>
          <w:rFonts w:asciiTheme="majorHAnsi" w:hAnsiTheme="majorHAnsi"/>
          <w:color w:val="222222"/>
        </w:rPr>
        <w:t xml:space="preserve"> a particular mental state. </w:t>
      </w:r>
    </w:p>
    <w:p w14:paraId="283F80EF" w14:textId="77777777" w:rsidR="0058136B" w:rsidRDefault="0058136B" w:rsidP="00AC4D82">
      <w:pPr>
        <w:spacing w:line="480" w:lineRule="auto"/>
        <w:rPr>
          <w:rFonts w:asciiTheme="majorHAnsi" w:hAnsiTheme="majorHAnsi"/>
          <w:color w:val="222222"/>
        </w:rPr>
      </w:pPr>
    </w:p>
    <w:p w14:paraId="494431C3" w14:textId="2A72774D" w:rsidR="004D70BD" w:rsidRPr="00441663" w:rsidRDefault="004D70BD" w:rsidP="004D70BD">
      <w:pPr>
        <w:spacing w:line="480" w:lineRule="auto"/>
        <w:ind w:firstLine="720"/>
        <w:rPr>
          <w:rFonts w:asciiTheme="majorHAnsi" w:hAnsiTheme="majorHAnsi"/>
        </w:rPr>
      </w:pPr>
    </w:p>
    <w:sectPr w:rsidR="004D70BD" w:rsidRPr="004416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FA51AD"/>
    <w:multiLevelType w:val="multilevel"/>
    <w:tmpl w:val="396A1C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77670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1663"/>
    <w:rsid w:val="000226D1"/>
    <w:rsid w:val="00081955"/>
    <w:rsid w:val="00091DE3"/>
    <w:rsid w:val="00156652"/>
    <w:rsid w:val="001672B1"/>
    <w:rsid w:val="0024303A"/>
    <w:rsid w:val="00441663"/>
    <w:rsid w:val="004439C4"/>
    <w:rsid w:val="004D70BD"/>
    <w:rsid w:val="0058136B"/>
    <w:rsid w:val="0065785F"/>
    <w:rsid w:val="007B5C58"/>
    <w:rsid w:val="008238FF"/>
    <w:rsid w:val="009055F0"/>
    <w:rsid w:val="00A01E4C"/>
    <w:rsid w:val="00A2303E"/>
    <w:rsid w:val="00A84F1A"/>
    <w:rsid w:val="00A91670"/>
    <w:rsid w:val="00AA2833"/>
    <w:rsid w:val="00AC4D82"/>
    <w:rsid w:val="00BA43DF"/>
    <w:rsid w:val="00DE5047"/>
    <w:rsid w:val="00EB0D58"/>
    <w:rsid w:val="00ED3C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2ED143B"/>
  <w15:chartTrackingRefBased/>
  <w15:docId w15:val="{691551A9-7AAF-2F4B-A8E8-6BA234D11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166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C4D82"/>
    <w:pPr>
      <w:spacing w:line="480" w:lineRule="auto"/>
      <w:outlineLvl w:val="1"/>
    </w:pPr>
    <w:rPr>
      <w:rFonts w:asciiTheme="majorHAnsi" w:hAnsiTheme="majorHAnsi"/>
      <w:b/>
      <w:bCs/>
      <w:color w:val="222222"/>
    </w:rPr>
  </w:style>
  <w:style w:type="paragraph" w:styleId="Heading3">
    <w:name w:val="heading 3"/>
    <w:basedOn w:val="Normal"/>
    <w:next w:val="Normal"/>
    <w:link w:val="Heading3Char"/>
    <w:uiPriority w:val="9"/>
    <w:semiHidden/>
    <w:unhideWhenUsed/>
    <w:qFormat/>
    <w:rsid w:val="0044166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4166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4166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4166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166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166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166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166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C4D82"/>
    <w:rPr>
      <w:rFonts w:asciiTheme="majorHAnsi" w:hAnsiTheme="majorHAnsi"/>
      <w:b/>
      <w:bCs/>
      <w:color w:val="222222"/>
    </w:rPr>
  </w:style>
  <w:style w:type="character" w:customStyle="1" w:styleId="Heading3Char">
    <w:name w:val="Heading 3 Char"/>
    <w:basedOn w:val="DefaultParagraphFont"/>
    <w:link w:val="Heading3"/>
    <w:uiPriority w:val="9"/>
    <w:semiHidden/>
    <w:rsid w:val="0044166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4166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4166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416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16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16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1663"/>
    <w:rPr>
      <w:rFonts w:eastAsiaTheme="majorEastAsia" w:cstheme="majorBidi"/>
      <w:color w:val="272727" w:themeColor="text1" w:themeTint="D8"/>
    </w:rPr>
  </w:style>
  <w:style w:type="paragraph" w:styleId="Title">
    <w:name w:val="Title"/>
    <w:basedOn w:val="Normal"/>
    <w:next w:val="Normal"/>
    <w:link w:val="TitleChar"/>
    <w:uiPriority w:val="10"/>
    <w:qFormat/>
    <w:rsid w:val="004416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16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16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16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8136B"/>
    <w:pPr>
      <w:spacing w:before="160"/>
      <w:ind w:left="720"/>
    </w:pPr>
    <w:rPr>
      <w:i/>
      <w:iCs/>
      <w:color w:val="404040" w:themeColor="text1" w:themeTint="BF"/>
    </w:rPr>
  </w:style>
  <w:style w:type="character" w:customStyle="1" w:styleId="QuoteChar">
    <w:name w:val="Quote Char"/>
    <w:basedOn w:val="DefaultParagraphFont"/>
    <w:link w:val="Quote"/>
    <w:uiPriority w:val="29"/>
    <w:rsid w:val="0058136B"/>
    <w:rPr>
      <w:i/>
      <w:iCs/>
      <w:color w:val="404040" w:themeColor="text1" w:themeTint="BF"/>
    </w:rPr>
  </w:style>
  <w:style w:type="paragraph" w:styleId="ListParagraph">
    <w:name w:val="List Paragraph"/>
    <w:basedOn w:val="Normal"/>
    <w:uiPriority w:val="34"/>
    <w:qFormat/>
    <w:rsid w:val="00441663"/>
    <w:pPr>
      <w:ind w:left="720"/>
      <w:contextualSpacing/>
    </w:pPr>
  </w:style>
  <w:style w:type="character" w:styleId="IntenseEmphasis">
    <w:name w:val="Intense Emphasis"/>
    <w:basedOn w:val="DefaultParagraphFont"/>
    <w:uiPriority w:val="21"/>
    <w:qFormat/>
    <w:rsid w:val="00441663"/>
    <w:rPr>
      <w:i/>
      <w:iCs/>
      <w:color w:val="0F4761" w:themeColor="accent1" w:themeShade="BF"/>
    </w:rPr>
  </w:style>
  <w:style w:type="paragraph" w:styleId="IntenseQuote">
    <w:name w:val="Intense Quote"/>
    <w:basedOn w:val="Normal"/>
    <w:next w:val="Normal"/>
    <w:link w:val="IntenseQuoteChar"/>
    <w:uiPriority w:val="30"/>
    <w:qFormat/>
    <w:rsid w:val="0044166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41663"/>
    <w:rPr>
      <w:i/>
      <w:iCs/>
      <w:color w:val="0F4761" w:themeColor="accent1" w:themeShade="BF"/>
    </w:rPr>
  </w:style>
  <w:style w:type="character" w:styleId="IntenseReference">
    <w:name w:val="Intense Reference"/>
    <w:basedOn w:val="DefaultParagraphFont"/>
    <w:uiPriority w:val="32"/>
    <w:qFormat/>
    <w:rsid w:val="00441663"/>
    <w:rPr>
      <w:b/>
      <w:bCs/>
      <w:smallCaps/>
      <w:color w:val="0F4761" w:themeColor="accent1" w:themeShade="BF"/>
      <w:spacing w:val="5"/>
    </w:rPr>
  </w:style>
  <w:style w:type="paragraph" w:styleId="NormalWeb">
    <w:name w:val="Normal (Web)"/>
    <w:basedOn w:val="Normal"/>
    <w:uiPriority w:val="99"/>
    <w:unhideWhenUsed/>
    <w:rsid w:val="00AC4D82"/>
    <w:pPr>
      <w:spacing w:before="100" w:beforeAutospacing="1" w:after="100" w:afterAutospacing="1"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2</Pages>
  <Words>495</Words>
  <Characters>2824</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Dakota (dj8um)</dc:creator>
  <cp:keywords/>
  <dc:description/>
  <cp:lastModifiedBy>Jones, Dakota (dj8um)</cp:lastModifiedBy>
  <cp:revision>1</cp:revision>
  <dcterms:created xsi:type="dcterms:W3CDTF">2025-09-11T19:44:00Z</dcterms:created>
  <dcterms:modified xsi:type="dcterms:W3CDTF">2025-09-22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s682SmN1"/&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